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8EDCF6" w:rsidR="007E610D" w:rsidRDefault="00E07CBB">
      <w:pPr>
        <w:rPr>
          <w:rFonts w:ascii="Verdana" w:hAnsi="Verdana"/>
          <w:b/>
        </w:rPr>
      </w:pPr>
      <w:r w:rsidRPr="002763C1">
        <w:rPr>
          <w:rFonts w:ascii="Verdana" w:hAnsi="Verdana"/>
          <w:b/>
        </w:rPr>
        <w:t>Respons</w:t>
      </w:r>
      <w:r w:rsidR="002763C1" w:rsidRPr="002763C1">
        <w:rPr>
          <w:rFonts w:ascii="Verdana" w:hAnsi="Verdana"/>
          <w:b/>
        </w:rPr>
        <w:t xml:space="preserve"> till opponenternas kommentarer </w:t>
      </w:r>
    </w:p>
    <w:p w14:paraId="3EBFBABC" w14:textId="77777777" w:rsidR="002763C1" w:rsidRPr="002763C1" w:rsidRDefault="002763C1">
      <w:pPr>
        <w:rPr>
          <w:rFonts w:ascii="Verdana" w:hAnsi="Verdana"/>
          <w:b/>
        </w:rPr>
      </w:pP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6B10F008"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Intervjun skedde på Grades kontor i Stockholm i en ostörd lokal utan störningsmöjligheter med Grade</w:t>
      </w:r>
      <w:r w:rsidR="00725B83">
        <w:rPr>
          <w:rFonts w:ascii="Verdana" w:hAnsi="Verdana"/>
          <w:sz w:val="22"/>
          <w:szCs w:val="22"/>
        </w:rPr>
        <w:t>s</w:t>
      </w:r>
      <w:r w:rsidR="008D71DD" w:rsidRPr="008D6B31">
        <w:rPr>
          <w:rFonts w:ascii="Verdana" w:hAnsi="Verdana"/>
          <w:sz w:val="22"/>
          <w:szCs w:val="22"/>
        </w:rPr>
        <w:t xml:space="preserv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35701E9A" w:rsidR="00DE16D9"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r w:rsidR="00037A14">
        <w:rPr>
          <w:rFonts w:ascii="Verdana" w:eastAsia="Times New Roman" w:hAnsi="Verdana" w:cs="Times New Roman"/>
          <w:color w:val="000000"/>
          <w:sz w:val="22"/>
          <w:szCs w:val="22"/>
        </w:rPr>
        <w:t xml:space="preserve">I diskussion beskrivs samt en vidareutveckling med kursstudenter. </w:t>
      </w:r>
    </w:p>
    <w:p w14:paraId="2BBF3E3B" w14:textId="20CCF154" w:rsidR="00037A14" w:rsidRPr="00037A14" w:rsidRDefault="00037A14" w:rsidP="00037A14">
      <w:pPr>
        <w:spacing w:after="240"/>
        <w:rPr>
          <w:rFonts w:ascii="Verdana" w:eastAsia="Times New Roman" w:hAnsi="Verdana" w:cs="Times New Roman"/>
          <w:color w:val="000000"/>
          <w:sz w:val="22"/>
          <w:szCs w:val="22"/>
        </w:rPr>
      </w:pPr>
      <w:r>
        <w:rPr>
          <w:rFonts w:ascii="Verdana" w:hAnsi="Verdana"/>
          <w:sz w:val="22"/>
          <w:szCs w:val="22"/>
        </w:rPr>
        <w:t>”</w:t>
      </w:r>
      <w:r w:rsidRPr="00037A14">
        <w:rPr>
          <w:rFonts w:ascii="Verdana" w:hAnsi="Verdana"/>
          <w:sz w:val="22"/>
          <w:szCs w:val="22"/>
        </w:rPr>
        <w:t>I en vidareutveckling av denna studie skulle kursstudenter vara ett optimalt alternativ för att utvärdera pedagogiken eftersom kurspedagogiken helst ska testas på den utvalda målgruppen.</w:t>
      </w:r>
      <w:r>
        <w:rPr>
          <w:rFonts w:ascii="Verdana" w:hAnsi="Verdana"/>
          <w:sz w:val="22"/>
          <w:szCs w:val="22"/>
        </w:rPr>
        <w:t>” Rad: 416-417.</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44888A34" w14:textId="6BCD366C" w:rsidR="00375C22"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xml:space="preserve">. </w:t>
      </w:r>
    </w:p>
    <w:p w14:paraId="3316FE41" w14:textId="77777777" w:rsidR="00375C22" w:rsidRDefault="00375C22" w:rsidP="001E0AF7">
      <w:pPr>
        <w:rPr>
          <w:rFonts w:ascii="Verdana" w:eastAsia="Times New Roman" w:hAnsi="Verdana" w:cs="Times New Roman"/>
          <w:color w:val="000000"/>
          <w:sz w:val="22"/>
          <w:szCs w:val="22"/>
        </w:rPr>
      </w:pPr>
    </w:p>
    <w:p w14:paraId="5B2340EC" w14:textId="17FD4A1D" w:rsidR="006418C3" w:rsidRPr="00375C22" w:rsidRDefault="00E334E5" w:rsidP="00375C22">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75C22">
        <w:rPr>
          <w:rFonts w:ascii="Verdana" w:eastAsia="Times New Roman" w:hAnsi="Verdana" w:cs="Times New Roman"/>
          <w:color w:val="000000"/>
          <w:sz w:val="22"/>
          <w:szCs w:val="22"/>
        </w:rPr>
        <w:t xml:space="preserve"> </w:t>
      </w:r>
      <w:r w:rsidR="000E2F69">
        <w:rPr>
          <w:rFonts w:ascii="Verdana" w:eastAsia="Times New Roman" w:hAnsi="Verdana" w:cs="Times New Roman"/>
          <w:color w:val="000000"/>
          <w:sz w:val="22"/>
          <w:szCs w:val="22"/>
        </w:rPr>
        <w:t xml:space="preserve">Jag antar att den här kommentaren antyder på att försöka förstå vilka anledningar som fanns till att Grade skulle </w:t>
      </w:r>
      <w:r w:rsidR="00107CC9">
        <w:rPr>
          <w:rFonts w:ascii="Verdana" w:eastAsia="Times New Roman" w:hAnsi="Verdana" w:cs="Times New Roman"/>
          <w:color w:val="000000"/>
          <w:sz w:val="22"/>
          <w:szCs w:val="22"/>
        </w:rPr>
        <w:t xml:space="preserve">vilja </w:t>
      </w:r>
      <w:r w:rsidR="000E2F69">
        <w:rPr>
          <w:rFonts w:ascii="Verdana" w:eastAsia="Times New Roman" w:hAnsi="Verdana" w:cs="Times New Roman"/>
          <w:color w:val="000000"/>
          <w:sz w:val="22"/>
          <w:szCs w:val="22"/>
        </w:rPr>
        <w:t xml:space="preserve">använda en pedagogisk modell. </w:t>
      </w:r>
      <w:r w:rsidR="007E4A5E" w:rsidRPr="008D6B31">
        <w:rPr>
          <w:rFonts w:ascii="Verdana" w:eastAsia="Times New Roman" w:hAnsi="Verdana" w:cs="Times New Roman"/>
          <w:color w:val="000000"/>
          <w:sz w:val="22"/>
          <w:szCs w:val="22"/>
        </w:rPr>
        <w:t xml:space="preserve">I introduktionen </w:t>
      </w:r>
      <w:r w:rsidR="000E2F69">
        <w:rPr>
          <w:rFonts w:ascii="Verdana" w:eastAsia="Times New Roman" w:hAnsi="Verdana" w:cs="Times New Roman"/>
          <w:color w:val="000000"/>
          <w:sz w:val="22"/>
          <w:szCs w:val="22"/>
        </w:rPr>
        <w:t xml:space="preserve">beskrivs det </w:t>
      </w:r>
      <w:r w:rsidR="008D6B31">
        <w:rPr>
          <w:rFonts w:ascii="Verdana" w:eastAsia="Times New Roman" w:hAnsi="Verdana" w:cs="Times New Roman"/>
          <w:color w:val="000000"/>
          <w:sz w:val="22"/>
          <w:szCs w:val="22"/>
        </w:rPr>
        <w:t xml:space="preserve">varför Grade </w:t>
      </w:r>
      <w:r w:rsidR="00107CC9">
        <w:rPr>
          <w:rFonts w:ascii="Verdana" w:eastAsia="Times New Roman" w:hAnsi="Verdana" w:cs="Times New Roman"/>
          <w:color w:val="000000"/>
          <w:sz w:val="22"/>
          <w:szCs w:val="22"/>
        </w:rPr>
        <w:t xml:space="preserve">skulle kunna vilja </w:t>
      </w:r>
      <w:r w:rsidR="008D6B31">
        <w:rPr>
          <w:rFonts w:ascii="Verdana" w:eastAsia="Times New Roman" w:hAnsi="Verdana" w:cs="Times New Roman"/>
          <w:color w:val="000000"/>
          <w:sz w:val="22"/>
          <w:szCs w:val="22"/>
        </w:rPr>
        <w:t>använda</w:t>
      </w:r>
      <w:r w:rsidR="007E4A5E" w:rsidRPr="008D6B31">
        <w:rPr>
          <w:rFonts w:ascii="Verdana" w:eastAsia="Times New Roman" w:hAnsi="Verdana" w:cs="Times New Roman"/>
          <w:color w:val="000000"/>
          <w:sz w:val="22"/>
          <w:szCs w:val="22"/>
        </w:rPr>
        <w:t xml:space="preserve"> en </w:t>
      </w:r>
      <w:r w:rsidR="007E4A5E" w:rsidRPr="008D6B31">
        <w:rPr>
          <w:rFonts w:ascii="Verdana" w:eastAsia="Times New Roman" w:hAnsi="Verdana" w:cs="Times New Roman"/>
          <w:color w:val="000000"/>
          <w:sz w:val="22"/>
          <w:szCs w:val="22"/>
        </w:rPr>
        <w:lastRenderedPageBreak/>
        <w:t>pedagogik modell:</w:t>
      </w:r>
      <w:r w:rsidR="007E4A5E" w:rsidRPr="008D6B31">
        <w:rPr>
          <w:rFonts w:ascii="Verdana" w:hAnsi="Verdana"/>
          <w:sz w:val="22"/>
          <w:szCs w:val="22"/>
        </w:rPr>
        <w:t xml:space="preserve"> </w:t>
      </w:r>
      <w:r w:rsidR="006418C3" w:rsidRPr="008D6B31">
        <w:rPr>
          <w:rFonts w:ascii="Verdana" w:hAnsi="Verdana"/>
          <w:sz w:val="22"/>
          <w:szCs w:val="22"/>
        </w:rPr>
        <w:t xml:space="preserve">”I och med detta kan implementeringen av en pedagogisk modell i ett ELF ge en stark utveckling och förbättrad kvalitet av ELF’s </w:t>
      </w:r>
      <w:r w:rsidR="006418C3" w:rsidRPr="005C2923">
        <w:rPr>
          <w:rFonts w:ascii="Verdana" w:hAnsi="Verdana"/>
          <w:sz w:val="22"/>
          <w:szCs w:val="22"/>
        </w:rPr>
        <w:t>framtida e-kurser</w:t>
      </w:r>
      <w:r w:rsidR="006418C3" w:rsidRPr="008D6B31">
        <w:rPr>
          <w:rFonts w:ascii="Verdana" w:hAnsi="Verdana"/>
          <w:sz w:val="22"/>
          <w:szCs w:val="22"/>
        </w:rPr>
        <w:t>.”</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p>
    <w:p w14:paraId="3C19E3CE" w14:textId="2DF690C0" w:rsidR="001E0AF7" w:rsidRPr="00A36D45" w:rsidRDefault="00A36D45" w:rsidP="00E07CBB">
      <w:pPr>
        <w:rPr>
          <w:rFonts w:ascii="Verdana" w:eastAsia="Times New Roman" w:hAnsi="Verdana" w:cs="Times New Roman"/>
          <w:color w:val="000000"/>
          <w:sz w:val="22"/>
          <w:szCs w:val="22"/>
        </w:rPr>
      </w:pPr>
      <w:r w:rsidRPr="00A36D45">
        <w:rPr>
          <w:rFonts w:ascii="Verdana" w:hAnsi="Verdana"/>
          <w:sz w:val="22"/>
          <w:szCs w:val="22"/>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A36D45">
        <w:rPr>
          <w:rFonts w:ascii="Verdana" w:hAnsi="Verdana"/>
          <w:sz w:val="22"/>
          <w:szCs w:val="22"/>
        </w:rPr>
        <w:fldChar w:fldCharType="begin"/>
      </w:r>
      <w:r w:rsidRPr="00A36D45">
        <w:rPr>
          <w:rFonts w:ascii="Verdana" w:hAnsi="Verdana"/>
          <w:sz w:val="22"/>
          <w:szCs w:val="22"/>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A36D45">
        <w:rPr>
          <w:rFonts w:ascii="Verdana" w:hAnsi="Verdana"/>
          <w:sz w:val="22"/>
          <w:szCs w:val="22"/>
        </w:rPr>
        <w:fldChar w:fldCharType="separate"/>
      </w:r>
      <w:r w:rsidRPr="00A36D45">
        <w:rPr>
          <w:rFonts w:ascii="Verdana" w:hAnsi="Verdana"/>
          <w:noProof/>
          <w:sz w:val="22"/>
          <w:szCs w:val="22"/>
        </w:rPr>
        <w:t>(Pange &amp; Pange, 2011)</w:t>
      </w:r>
      <w:r w:rsidRPr="00A36D45">
        <w:rPr>
          <w:rFonts w:ascii="Verdana" w:hAnsi="Verdana"/>
          <w:sz w:val="22"/>
          <w:szCs w:val="22"/>
        </w:rPr>
        <w:fldChar w:fldCharType="end"/>
      </w:r>
      <w:r w:rsidRPr="00A36D45">
        <w:rPr>
          <w:rFonts w:ascii="Verdana" w:hAnsi="Verdana"/>
          <w:sz w:val="22"/>
          <w:szCs w:val="22"/>
        </w:rPr>
        <w:t>.” Rad: 88-91.</w:t>
      </w:r>
    </w:p>
    <w:p w14:paraId="4845203D" w14:textId="77777777" w:rsidR="00AD3E01" w:rsidRDefault="00AD3E01" w:rsidP="00E07CBB">
      <w:pPr>
        <w:rPr>
          <w:rFonts w:ascii="Verdana" w:eastAsia="Times New Roman" w:hAnsi="Verdana" w:cs="Times New Roman"/>
          <w:color w:val="000000"/>
          <w:sz w:val="22"/>
          <w:szCs w:val="22"/>
        </w:rPr>
      </w:pPr>
    </w:p>
    <w:p w14:paraId="50F25985" w14:textId="77777777" w:rsidR="00107CC9" w:rsidRDefault="00107CC9" w:rsidP="00E07CBB">
      <w:pPr>
        <w:rPr>
          <w:rFonts w:ascii="Verdana" w:eastAsia="Times New Roman" w:hAnsi="Verdana" w:cs="Times New Roman"/>
          <w:color w:val="000000"/>
          <w:sz w:val="22"/>
          <w:szCs w:val="22"/>
        </w:rPr>
      </w:pPr>
    </w:p>
    <w:p w14:paraId="156D14D0" w14:textId="77777777" w:rsidR="003E7DA7" w:rsidRPr="008D6B31" w:rsidRDefault="003E7DA7"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 xml:space="preserve">Relaterad forskning – litet av exakt </w:t>
      </w:r>
      <w:proofErr w:type="gramStart"/>
      <w:r w:rsidR="00E07CBB" w:rsidRPr="008D6B31">
        <w:rPr>
          <w:rFonts w:ascii="Verdana" w:eastAsia="Times New Roman" w:hAnsi="Verdana" w:cs="Times New Roman"/>
          <w:color w:val="000000"/>
          <w:sz w:val="22"/>
          <w:szCs w:val="22"/>
        </w:rPr>
        <w:t>såna</w:t>
      </w:r>
      <w:proofErr w:type="gramEnd"/>
      <w:r w:rsidR="00E07CBB" w:rsidRPr="008D6B31">
        <w:rPr>
          <w:rFonts w:ascii="Verdana" w:eastAsia="Times New Roman" w:hAnsi="Verdana" w:cs="Times New Roman"/>
          <w:color w:val="000000"/>
          <w:sz w:val="22"/>
          <w:szCs w:val="22"/>
        </w:rPr>
        <w:t xml:space="preserve">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4EE4CD83" w14:textId="04088195" w:rsidR="00042727"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6A0543">
        <w:rPr>
          <w:rFonts w:ascii="Verdana" w:eastAsia="Times New Roman" w:hAnsi="Verdana" w:cs="Times New Roman"/>
          <w:color w:val="000000"/>
          <w:sz w:val="22"/>
          <w:szCs w:val="22"/>
        </w:rPr>
        <w:t>D</w:t>
      </w:r>
      <w:r w:rsidR="00042727">
        <w:rPr>
          <w:rFonts w:ascii="Verdana" w:eastAsia="Times New Roman" w:hAnsi="Verdana" w:cs="Times New Roman"/>
          <w:color w:val="000000"/>
          <w:sz w:val="22"/>
          <w:szCs w:val="22"/>
        </w:rPr>
        <w:t xml:space="preserve">et finns inte </w:t>
      </w:r>
      <w:r w:rsidR="00E13289">
        <w:rPr>
          <w:rFonts w:ascii="Verdana" w:eastAsia="Times New Roman" w:hAnsi="Verdana" w:cs="Times New Roman"/>
          <w:color w:val="000000"/>
          <w:sz w:val="22"/>
          <w:szCs w:val="22"/>
        </w:rPr>
        <w:t xml:space="preserve">några </w:t>
      </w:r>
      <w:r w:rsidR="00042727">
        <w:rPr>
          <w:rFonts w:ascii="Verdana" w:eastAsia="Times New Roman" w:hAnsi="Verdana" w:cs="Times New Roman"/>
          <w:color w:val="000000"/>
          <w:sz w:val="22"/>
          <w:szCs w:val="22"/>
        </w:rPr>
        <w:t xml:space="preserve">andra studier som har genomförts på </w:t>
      </w:r>
      <w:r w:rsidR="00107CC9">
        <w:rPr>
          <w:rFonts w:ascii="Verdana" w:eastAsia="Times New Roman" w:hAnsi="Verdana" w:cs="Times New Roman"/>
          <w:color w:val="000000"/>
          <w:sz w:val="22"/>
          <w:szCs w:val="22"/>
        </w:rPr>
        <w:t>det</w:t>
      </w:r>
      <w:r w:rsidR="00042727">
        <w:rPr>
          <w:rFonts w:ascii="Verdana" w:eastAsia="Times New Roman" w:hAnsi="Verdana" w:cs="Times New Roman"/>
          <w:color w:val="000000"/>
          <w:sz w:val="22"/>
          <w:szCs w:val="22"/>
        </w:rPr>
        <w:t xml:space="preserve"> specifikt företag som denna studie fokuserar på</w:t>
      </w:r>
      <w:r w:rsidR="00E13289">
        <w:rPr>
          <w:rFonts w:ascii="Verdana" w:eastAsia="Times New Roman" w:hAnsi="Verdana" w:cs="Times New Roman"/>
          <w:color w:val="000000"/>
          <w:sz w:val="22"/>
          <w:szCs w:val="22"/>
        </w:rPr>
        <w:t>, dvs. Grade</w:t>
      </w:r>
      <w:r w:rsidR="00042727">
        <w:rPr>
          <w:rFonts w:ascii="Verdana" w:eastAsia="Times New Roman" w:hAnsi="Verdana" w:cs="Times New Roman"/>
          <w:color w:val="000000"/>
          <w:sz w:val="22"/>
          <w:szCs w:val="22"/>
        </w:rPr>
        <w:t>.</w:t>
      </w:r>
      <w:r w:rsidR="00E13289">
        <w:rPr>
          <w:rFonts w:ascii="Verdana" w:eastAsia="Times New Roman" w:hAnsi="Verdana" w:cs="Times New Roman"/>
          <w:color w:val="000000"/>
          <w:sz w:val="22"/>
          <w:szCs w:val="22"/>
        </w:rPr>
        <w:t xml:space="preserve"> </w:t>
      </w:r>
      <w:r w:rsidR="00F914DC">
        <w:rPr>
          <w:rFonts w:ascii="Verdana" w:eastAsia="Times New Roman" w:hAnsi="Verdana" w:cs="Times New Roman"/>
          <w:color w:val="000000"/>
          <w:sz w:val="22"/>
          <w:szCs w:val="22"/>
        </w:rPr>
        <w:t>Det</w:t>
      </w:r>
      <w:r w:rsidR="003B2223">
        <w:rPr>
          <w:rFonts w:ascii="Verdana" w:eastAsia="Times New Roman" w:hAnsi="Verdana" w:cs="Times New Roman"/>
          <w:color w:val="000000"/>
          <w:sz w:val="22"/>
          <w:szCs w:val="22"/>
        </w:rPr>
        <w:t xml:space="preserve"> </w:t>
      </w:r>
      <w:r w:rsidR="00F914DC">
        <w:rPr>
          <w:rFonts w:ascii="Verdana" w:eastAsia="Times New Roman" w:hAnsi="Verdana" w:cs="Times New Roman"/>
          <w:color w:val="000000"/>
          <w:sz w:val="22"/>
          <w:szCs w:val="22"/>
        </w:rPr>
        <w:t xml:space="preserve">kunde inte identifieras företag som hade likande mål som denna studie. </w:t>
      </w:r>
      <w:r w:rsidR="0031090D" w:rsidRPr="0031090D">
        <w:rPr>
          <w:rFonts w:ascii="Verdana" w:eastAsia="Times New Roman" w:hAnsi="Verdana" w:cs="Times New Roman"/>
          <w:color w:val="000000"/>
          <w:sz w:val="22"/>
          <w:szCs w:val="22"/>
        </w:rPr>
        <w:t>Trots det är metoderna i denna studie relaterade till metoder som används i andra studier för att kunna stödja de valda metoderna.</w:t>
      </w:r>
    </w:p>
    <w:p w14:paraId="25B187ED" w14:textId="0F243730" w:rsidR="002257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26B84D71" w14:textId="77777777" w:rsidR="002257D9" w:rsidRPr="008D6B31" w:rsidRDefault="002257D9" w:rsidP="00E07CBB">
      <w:pPr>
        <w:rPr>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roofErr w:type="gramStart"/>
      <w:r w:rsidR="00E07CBB" w:rsidRPr="008D6B31">
        <w:rPr>
          <w:rFonts w:ascii="Verdana" w:eastAsia="Times New Roman" w:hAnsi="Verdana" w:cs="Times New Roman"/>
          <w:color w:val="000000"/>
          <w:sz w:val="22"/>
          <w:szCs w:val="22"/>
        </w:rPr>
        <w:t>….</w:t>
      </w:r>
      <w:proofErr w:type="gramEnd"/>
      <w:r w:rsidR="00E07CBB" w:rsidRPr="008D6B31">
        <w:rPr>
          <w:rFonts w:ascii="Verdana" w:eastAsia="Times New Roman" w:hAnsi="Verdana" w:cs="Times New Roman"/>
          <w:color w:val="000000"/>
          <w:sz w:val="22"/>
          <w:szCs w:val="22"/>
        </w:rPr>
        <w:t>)</w:t>
      </w:r>
    </w:p>
    <w:p w14:paraId="46365370" w14:textId="77777777" w:rsidR="00E334E5" w:rsidRPr="008D6B31" w:rsidRDefault="00E334E5" w:rsidP="00E07CBB">
      <w:pPr>
        <w:rPr>
          <w:rFonts w:ascii="Verdana" w:eastAsia="Times New Roman" w:hAnsi="Verdana" w:cs="Times New Roman"/>
          <w:color w:val="000000"/>
          <w:sz w:val="22"/>
          <w:szCs w:val="22"/>
        </w:rPr>
      </w:pPr>
    </w:p>
    <w:p w14:paraId="3E403DA8" w14:textId="555FEAD3" w:rsidR="00F53EB6"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C4B8E" w:rsidRPr="008D6B31">
        <w:rPr>
          <w:rFonts w:ascii="Verdana" w:eastAsia="Times New Roman" w:hAnsi="Verdana" w:cs="Times New Roman"/>
          <w:color w:val="000000"/>
          <w:sz w:val="22"/>
          <w:szCs w:val="22"/>
        </w:rPr>
        <w:t xml:space="preserve"> </w:t>
      </w:r>
      <w:r w:rsidR="000B7E15">
        <w:rPr>
          <w:rFonts w:ascii="Verdana" w:eastAsia="Times New Roman" w:hAnsi="Verdana" w:cs="Times New Roman"/>
          <w:color w:val="000000"/>
          <w:sz w:val="22"/>
          <w:szCs w:val="22"/>
        </w:rPr>
        <w:t>E</w:t>
      </w:r>
      <w:r w:rsidR="00B63E4C">
        <w:rPr>
          <w:rFonts w:ascii="Verdana" w:eastAsia="Times New Roman" w:hAnsi="Verdana" w:cs="Times New Roman"/>
          <w:color w:val="000000"/>
          <w:sz w:val="22"/>
          <w:szCs w:val="22"/>
        </w:rPr>
        <w:t>n ostrukture</w:t>
      </w:r>
      <w:r w:rsidR="00626B51">
        <w:rPr>
          <w:rFonts w:ascii="Verdana" w:eastAsia="Times New Roman" w:hAnsi="Verdana" w:cs="Times New Roman"/>
          <w:color w:val="000000"/>
          <w:sz w:val="22"/>
          <w:szCs w:val="22"/>
        </w:rPr>
        <w:t>rad intervju relaterar till att frågorna är spontana (inga nedskriva frågor)</w:t>
      </w:r>
      <w:r w:rsidR="000B7E15">
        <w:rPr>
          <w:rFonts w:ascii="Verdana" w:eastAsia="Times New Roman" w:hAnsi="Verdana" w:cs="Times New Roman"/>
          <w:color w:val="000000"/>
          <w:sz w:val="22"/>
          <w:szCs w:val="22"/>
        </w:rPr>
        <w:t xml:space="preserve"> och en s</w:t>
      </w:r>
      <w:r w:rsidR="00626B51">
        <w:rPr>
          <w:rFonts w:ascii="Verdana" w:eastAsia="Times New Roman" w:hAnsi="Verdana" w:cs="Times New Roman"/>
          <w:color w:val="000000"/>
          <w:sz w:val="22"/>
          <w:szCs w:val="22"/>
        </w:rPr>
        <w:t>trukturerad</w:t>
      </w:r>
      <w:r w:rsidR="007D51A2">
        <w:rPr>
          <w:rFonts w:ascii="Verdana" w:eastAsia="Times New Roman" w:hAnsi="Verdana" w:cs="Times New Roman"/>
          <w:color w:val="000000"/>
          <w:sz w:val="22"/>
          <w:szCs w:val="22"/>
        </w:rPr>
        <w:t xml:space="preserve"> intervju </w:t>
      </w:r>
      <w:r w:rsidR="000B7E15">
        <w:rPr>
          <w:rFonts w:ascii="Verdana" w:eastAsia="Times New Roman" w:hAnsi="Verdana" w:cs="Times New Roman"/>
          <w:color w:val="000000"/>
          <w:sz w:val="22"/>
          <w:szCs w:val="22"/>
        </w:rPr>
        <w:t xml:space="preserve">relaterar till att det ställs </w:t>
      </w:r>
      <w:r w:rsidR="00626B51">
        <w:rPr>
          <w:rFonts w:ascii="Verdana" w:eastAsia="Times New Roman" w:hAnsi="Verdana" w:cs="Times New Roman"/>
          <w:color w:val="000000"/>
          <w:sz w:val="22"/>
          <w:szCs w:val="22"/>
        </w:rPr>
        <w:t>ett större krav på att frågorna är noga genomtänkta</w:t>
      </w:r>
      <w:r w:rsidR="000B7E15">
        <w:rPr>
          <w:rFonts w:ascii="Verdana" w:eastAsia="Times New Roman" w:hAnsi="Verdana" w:cs="Times New Roman"/>
          <w:color w:val="000000"/>
          <w:sz w:val="22"/>
          <w:szCs w:val="22"/>
        </w:rPr>
        <w:t xml:space="preserve"> och nedskrivna innan intervjun</w:t>
      </w:r>
      <w:r w:rsidR="00626B51">
        <w:rPr>
          <w:rFonts w:ascii="Verdana" w:eastAsia="Times New Roman" w:hAnsi="Verdana" w:cs="Times New Roman"/>
          <w:color w:val="000000"/>
          <w:sz w:val="22"/>
          <w:szCs w:val="22"/>
        </w:rPr>
        <w:t xml:space="preserve">. </w:t>
      </w:r>
      <w:r w:rsidR="00A20A87">
        <w:rPr>
          <w:rFonts w:ascii="Verdana" w:eastAsia="Times New Roman" w:hAnsi="Verdana" w:cs="Times New Roman"/>
          <w:color w:val="000000"/>
          <w:sz w:val="22"/>
          <w:szCs w:val="22"/>
        </w:rPr>
        <w:t>Förberedda intervjufrågor</w:t>
      </w:r>
      <w:r w:rsidR="000B7E15">
        <w:rPr>
          <w:rFonts w:ascii="Verdana" w:eastAsia="Times New Roman" w:hAnsi="Verdana" w:cs="Times New Roman"/>
          <w:color w:val="000000"/>
          <w:sz w:val="22"/>
          <w:szCs w:val="22"/>
        </w:rPr>
        <w:t xml:space="preserve"> </w:t>
      </w:r>
      <w:r w:rsidR="00A20A87">
        <w:rPr>
          <w:rFonts w:ascii="Verdana" w:eastAsia="Times New Roman" w:hAnsi="Verdana" w:cs="Times New Roman"/>
          <w:color w:val="000000"/>
          <w:sz w:val="22"/>
          <w:szCs w:val="22"/>
        </w:rPr>
        <w:t xml:space="preserve">var det bästa alternativet eftersom det minskar risken för att missa viktig fakta </w:t>
      </w:r>
      <w:r w:rsidR="00CE718E">
        <w:rPr>
          <w:rFonts w:ascii="Verdana" w:eastAsia="Times New Roman" w:hAnsi="Verdana" w:cs="Times New Roman"/>
          <w:color w:val="000000"/>
          <w:sz w:val="22"/>
          <w:szCs w:val="22"/>
        </w:rPr>
        <w:t>som behövdes för att kunna utreda forskningsfrågorna</w:t>
      </w:r>
      <w:r w:rsidR="00A20A87">
        <w:rPr>
          <w:rFonts w:ascii="Verdana" w:eastAsia="Times New Roman" w:hAnsi="Verdana" w:cs="Times New Roman"/>
          <w:color w:val="000000"/>
          <w:sz w:val="22"/>
          <w:szCs w:val="22"/>
        </w:rPr>
        <w:t>.</w:t>
      </w:r>
    </w:p>
    <w:p w14:paraId="418A3591" w14:textId="77777777" w:rsidR="00F53EB6" w:rsidRPr="008D6B31" w:rsidRDefault="00F53EB6" w:rsidP="00E07CBB">
      <w:pPr>
        <w:rPr>
          <w:rFonts w:ascii="Verdana" w:eastAsia="Times New Roman" w:hAnsi="Verdana" w:cs="Times New Roman"/>
          <w:color w:val="000000"/>
          <w:sz w:val="22"/>
          <w:szCs w:val="22"/>
        </w:rPr>
      </w:pPr>
    </w:p>
    <w:p w14:paraId="14C43240" w14:textId="77777777" w:rsidR="003E7DA7" w:rsidRDefault="003E7DA7" w:rsidP="00E07CBB">
      <w:pPr>
        <w:rPr>
          <w:rFonts w:ascii="Verdana" w:eastAsia="Times New Roman" w:hAnsi="Verdana" w:cs="Times New Roman"/>
          <w:color w:val="000000"/>
          <w:sz w:val="22"/>
          <w:szCs w:val="22"/>
        </w:rPr>
      </w:pP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5EB9805D"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023706" w:rsidRPr="008D6B31">
        <w:rPr>
          <w:rFonts w:ascii="Verdana" w:eastAsia="Times New Roman" w:hAnsi="Verdana" w:cs="Times New Roman"/>
          <w:color w:val="000000"/>
          <w:sz w:val="22"/>
          <w:szCs w:val="22"/>
        </w:rPr>
        <w:t>Redan b</w:t>
      </w:r>
      <w:r w:rsidR="00375C22">
        <w:rPr>
          <w:rFonts w:ascii="Verdana" w:eastAsia="Times New Roman" w:hAnsi="Verdana" w:cs="Times New Roman"/>
          <w:color w:val="000000"/>
          <w:sz w:val="22"/>
          <w:szCs w:val="22"/>
        </w:rPr>
        <w:t xml:space="preserve">eskrivet </w:t>
      </w:r>
      <w:r w:rsidRPr="008D6B31">
        <w:rPr>
          <w:rFonts w:ascii="Verdana" w:eastAsia="Times New Roman" w:hAnsi="Verdana" w:cs="Times New Roman"/>
          <w:color w:val="000000"/>
          <w:sz w:val="22"/>
          <w:szCs w:val="22"/>
        </w:rPr>
        <w:t>i metod</w:t>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583EFBF8"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8D6B31">
        <w:rPr>
          <w:rFonts w:ascii="Verdana" w:hAnsi="Verdana" w:cs="Times New Roman"/>
          <w:sz w:val="22"/>
          <w:szCs w:val="22"/>
        </w:rPr>
        <w:t>nyttjas</w:t>
      </w:r>
      <w:proofErr w:type="gramEnd"/>
      <w:r w:rsidRPr="008D6B31">
        <w:rPr>
          <w:rFonts w:ascii="Verdana" w:hAnsi="Verdana" w:cs="Times New Roman"/>
          <w:sz w:val="22"/>
          <w:szCs w:val="22"/>
        </w:rPr>
        <w:t xml:space="preserve">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5BC0753F"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490B9669" w14:textId="0886293E" w:rsidR="00F416EE" w:rsidRDefault="00E334E5" w:rsidP="00006EE0">
      <w:pPr>
        <w:rPr>
          <w:ins w:id="0" w:author="Olivia Imner" w:date="2019-02-27T20:29:00Z"/>
          <w:rFonts w:ascii="Verdana" w:hAnsi="Verdana" w:cs="Garamond"/>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ins w:id="1" w:author="Olivia Imner" w:date="2019-02-27T20:29:00Z">
        <w:r w:rsidR="003E7DA7">
          <w:rPr>
            <w:rFonts w:ascii="Verdana" w:hAnsi="Verdana" w:cs="Garamond"/>
            <w:color w:val="000000"/>
            <w:sz w:val="22"/>
            <w:szCs w:val="22"/>
          </w:rPr>
          <w:t xml:space="preserve"> </w:t>
        </w:r>
      </w:ins>
      <w:r w:rsidR="00F416EE" w:rsidRPr="00F416EE">
        <w:rPr>
          <w:rFonts w:ascii="Verdana" w:hAnsi="Verdana" w:cs="Garamond"/>
          <w:color w:val="000000"/>
          <w:sz w:val="22"/>
          <w:szCs w:val="22"/>
        </w:rPr>
        <w:t>Här är från diskussion</w:t>
      </w:r>
      <w:r w:rsidR="00F416EE">
        <w:rPr>
          <w:rFonts w:ascii="Verdana" w:hAnsi="Verdana" w:cs="Garamond"/>
          <w:color w:val="000000"/>
          <w:sz w:val="22"/>
          <w:szCs w:val="22"/>
        </w:rPr>
        <w:t>en</w:t>
      </w:r>
      <w:r w:rsidR="00F416EE" w:rsidRPr="00F416EE">
        <w:rPr>
          <w:rFonts w:ascii="Verdana" w:hAnsi="Verdana" w:cs="Garamond"/>
          <w:color w:val="000000"/>
          <w:sz w:val="22"/>
          <w:szCs w:val="22"/>
        </w:rPr>
        <w:t xml:space="preserve"> i uppsatsen:</w:t>
      </w:r>
    </w:p>
    <w:p w14:paraId="39FE6988" w14:textId="77777777" w:rsidR="003E7DA7" w:rsidRPr="00F416EE" w:rsidRDefault="003E7DA7" w:rsidP="00006EE0">
      <w:pPr>
        <w:rPr>
          <w:rFonts w:ascii="Verdana" w:hAnsi="Verdana" w:cs="Garamond"/>
          <w:color w:val="000000"/>
          <w:sz w:val="22"/>
          <w:szCs w:val="22"/>
        </w:rPr>
      </w:pPr>
    </w:p>
    <w:p w14:paraId="6AA8955F" w14:textId="52A185B5" w:rsidR="00F416EE" w:rsidRDefault="00F416EE" w:rsidP="00006EE0">
      <w:pPr>
        <w:rPr>
          <w:rFonts w:ascii="Verdana" w:hAnsi="Verdana"/>
          <w:sz w:val="22"/>
          <w:szCs w:val="22"/>
        </w:rPr>
      </w:pPr>
      <w:r w:rsidRPr="00F416EE">
        <w:rPr>
          <w:rFonts w:ascii="Verdana" w:hAnsi="Verdana" w:cs="Times New Roman"/>
          <w:color w:val="353535"/>
          <w:sz w:val="22"/>
          <w:szCs w:val="22"/>
        </w:rPr>
        <w:t>”Trots att en intervju bedömdes vara den mest lämpliga metoden, finns det vissa faktorer som kan ha påverkat intervjuresultatet på ett okänt sätt.</w:t>
      </w:r>
      <w:r w:rsidRPr="00F416EE">
        <w:rPr>
          <w:rFonts w:ascii="Verdana" w:hAnsi="Verdana" w:cs="AppleSystemUIFont"/>
          <w:color w:val="353535"/>
          <w:sz w:val="22"/>
          <w:szCs w:val="22"/>
        </w:rPr>
        <w:t xml:space="preserve"> </w:t>
      </w:r>
      <w:r w:rsidRPr="00F416EE">
        <w:rPr>
          <w:rFonts w:ascii="Verdana" w:hAnsi="Verdana"/>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w:t>
      </w:r>
      <w:r>
        <w:rPr>
          <w:rFonts w:ascii="Verdana" w:hAnsi="Verdana"/>
          <w:sz w:val="22"/>
          <w:szCs w:val="22"/>
        </w:rPr>
        <w:t xml:space="preserve"> Rad: 386-390.</w:t>
      </w:r>
    </w:p>
    <w:p w14:paraId="00FAA6BB" w14:textId="77777777" w:rsidR="00795B65" w:rsidRDefault="00795B65" w:rsidP="00006EE0">
      <w:pPr>
        <w:rPr>
          <w:rFonts w:ascii="Verdana" w:hAnsi="Verdana"/>
          <w:sz w:val="22"/>
          <w:szCs w:val="22"/>
        </w:rPr>
      </w:pPr>
    </w:p>
    <w:p w14:paraId="2ADAF3EE" w14:textId="7BBF570C" w:rsidR="00795B65" w:rsidRPr="00795B65" w:rsidRDefault="00795B65" w:rsidP="00006EE0">
      <w:pPr>
        <w:rPr>
          <w:rFonts w:ascii="Verdana" w:hAnsi="Verdana" w:cs="Garamond"/>
          <w:color w:val="000000"/>
          <w:sz w:val="22"/>
          <w:szCs w:val="22"/>
        </w:rPr>
      </w:pPr>
      <w:r w:rsidRPr="00795B65">
        <w:rPr>
          <w:rFonts w:ascii="Verdana" w:hAnsi="Verdana"/>
          <w:sz w:val="22"/>
          <w:szCs w:val="22"/>
        </w:rPr>
        <w:t>”I utvärderingen av kurserna enligt DIM finns det påtagliga faktorer som kan ha påverkat utvärderingsresultatet, till exempel antalet påståenden i utvärderingen och utformningen av dessa. Framförallt kan det ge ett mer tillförlitligt resultat om flera personer formulerar påståenden. Utvärderingen genomfördes av författaren till detta arbete, vilket riskerar att resultatet får minskad precision. Det skulle därmed vara intressant att använda fler kursgranskare för att få ett mer reliabelt resultat. I en vidareutveckling av denna studie skulle kursstudenter vara ett optimalt alternativ för att utvärdera pedagogiken eftersom kurspedagogiken helst ska testas på den utvalda målgruppen.”</w:t>
      </w:r>
      <w:r>
        <w:rPr>
          <w:rFonts w:ascii="Verdana" w:hAnsi="Verdana"/>
          <w:sz w:val="22"/>
          <w:szCs w:val="22"/>
        </w:rPr>
        <w:t xml:space="preserve"> Rad: 411-417.</w:t>
      </w:r>
    </w:p>
    <w:p w14:paraId="6DC09223" w14:textId="6B911616" w:rsidR="00006EE0" w:rsidRPr="008D6B31" w:rsidRDefault="00006EE0" w:rsidP="00023706">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6D66F13A" w:rsidR="00E07CBB" w:rsidRPr="008D6B31"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71B4262C" w14:textId="5BB7CF99" w:rsidR="00827942" w:rsidRDefault="005A1F6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Bilaga 2 består av intervjufrågor som relaterar till modellernas olika faser och innehållande element. </w:t>
      </w:r>
    </w:p>
    <w:p w14:paraId="25224F31" w14:textId="77777777" w:rsidR="005A1F67" w:rsidRDefault="005A1F67" w:rsidP="00E07CBB">
      <w:pPr>
        <w:rPr>
          <w:rFonts w:ascii="Verdana" w:eastAsia="Times New Roman" w:hAnsi="Verdana" w:cs="Times New Roman"/>
          <w:color w:val="000000"/>
          <w:sz w:val="22"/>
          <w:szCs w:val="22"/>
        </w:rPr>
      </w:pPr>
    </w:p>
    <w:p w14:paraId="64A22E17" w14:textId="28B6C43E" w:rsidR="005A1F67"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I </w:t>
      </w:r>
      <w:r w:rsidR="00D769EC">
        <w:rPr>
          <w:rFonts w:ascii="Verdana" w:eastAsia="Times New Roman" w:hAnsi="Verdana" w:cs="Times New Roman"/>
          <w:color w:val="000000"/>
          <w:sz w:val="22"/>
          <w:szCs w:val="22"/>
        </w:rPr>
        <w:t>nästan</w:t>
      </w:r>
      <w:r>
        <w:rPr>
          <w:rFonts w:ascii="Verdana" w:eastAsia="Times New Roman" w:hAnsi="Verdana" w:cs="Times New Roman"/>
          <w:color w:val="000000"/>
          <w:sz w:val="22"/>
          <w:szCs w:val="22"/>
        </w:rPr>
        <w:t xml:space="preserve"> varje </w:t>
      </w:r>
      <w:r w:rsidR="00107CC9">
        <w:rPr>
          <w:rFonts w:ascii="Verdana" w:eastAsia="Times New Roman" w:hAnsi="Verdana" w:cs="Times New Roman"/>
          <w:color w:val="000000"/>
          <w:sz w:val="22"/>
          <w:szCs w:val="22"/>
        </w:rPr>
        <w:t>modell</w:t>
      </w:r>
      <w:r w:rsidR="003E7DA7">
        <w:rPr>
          <w:rFonts w:ascii="Verdana" w:eastAsia="Times New Roman" w:hAnsi="Verdana" w:cs="Times New Roman"/>
          <w:color w:val="000000"/>
          <w:sz w:val="22"/>
          <w:szCs w:val="22"/>
        </w:rPr>
        <w:t>element</w:t>
      </w:r>
      <w:r w:rsidR="00107CC9">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finns det </w:t>
      </w:r>
      <w:bookmarkStart w:id="2" w:name="_GoBack"/>
      <w:r w:rsidR="003E7DA7">
        <w:rPr>
          <w:rFonts w:ascii="Verdana" w:eastAsia="Times New Roman" w:hAnsi="Verdana" w:cs="Times New Roman"/>
          <w:color w:val="000000"/>
          <w:sz w:val="22"/>
          <w:szCs w:val="22"/>
        </w:rPr>
        <w:t xml:space="preserve">en </w:t>
      </w:r>
      <w:bookmarkEnd w:id="2"/>
      <w:r w:rsidR="005A1F67">
        <w:rPr>
          <w:rFonts w:ascii="Verdana" w:eastAsia="Times New Roman" w:hAnsi="Verdana" w:cs="Times New Roman"/>
          <w:color w:val="000000"/>
          <w:sz w:val="22"/>
          <w:szCs w:val="22"/>
        </w:rPr>
        <w:t xml:space="preserve">korresponderande </w:t>
      </w:r>
      <w:r>
        <w:rPr>
          <w:rFonts w:ascii="Verdana" w:eastAsia="Times New Roman" w:hAnsi="Verdana" w:cs="Times New Roman"/>
          <w:color w:val="000000"/>
          <w:sz w:val="22"/>
          <w:szCs w:val="22"/>
        </w:rPr>
        <w:t>intervjufråga</w:t>
      </w:r>
      <w:r w:rsidR="005A1F67">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w:t>
      </w:r>
      <w:r>
        <w:rPr>
          <w:rFonts w:ascii="Verdana" w:eastAsia="Times New Roman" w:hAnsi="Verdana" w:cs="Times New Roman"/>
          <w:color w:val="000000"/>
          <w:sz w:val="22"/>
          <w:szCs w:val="22"/>
        </w:rPr>
        <w:t xml:space="preserve"> </w:t>
      </w:r>
      <w:r w:rsidR="00795B65">
        <w:rPr>
          <w:rFonts w:ascii="Verdana" w:eastAsia="Times New Roman" w:hAnsi="Verdana" w:cs="Times New Roman"/>
          <w:color w:val="000000"/>
          <w:sz w:val="22"/>
          <w:szCs w:val="22"/>
        </w:rPr>
        <w:t>var det meningen att en intervjufråga skulle korrespondera till flera modeller, dock var det bara en modell som inkluderades</w:t>
      </w:r>
      <w:r>
        <w:rPr>
          <w:rFonts w:ascii="Verdana" w:eastAsia="Times New Roman" w:hAnsi="Verdana" w:cs="Times New Roman"/>
          <w:color w:val="000000"/>
          <w:sz w:val="22"/>
          <w:szCs w:val="22"/>
        </w:rPr>
        <w:t xml:space="preserve">. </w:t>
      </w:r>
    </w:p>
    <w:p w14:paraId="70AA5AC2" w14:textId="77777777" w:rsidR="005A1F67" w:rsidRDefault="005A1F67" w:rsidP="00E07CBB">
      <w:pPr>
        <w:rPr>
          <w:rFonts w:ascii="Verdana" w:eastAsia="Times New Roman" w:hAnsi="Verdana" w:cs="Times New Roman"/>
          <w:color w:val="000000"/>
          <w:sz w:val="22"/>
          <w:szCs w:val="22"/>
        </w:rPr>
      </w:pPr>
    </w:p>
    <w:p w14:paraId="4C6F3063" w14:textId="1DE8D477" w:rsidR="00795B65" w:rsidRDefault="00795B65"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Detta resulterade i ett fel i Bilaga 2, Figur 2a</w:t>
      </w:r>
      <w:r w:rsidR="003E7DA7">
        <w:rPr>
          <w:rFonts w:ascii="Verdana" w:eastAsia="Times New Roman" w:hAnsi="Verdana" w:cs="Times New Roman"/>
          <w:color w:val="000000"/>
          <w:sz w:val="22"/>
          <w:szCs w:val="22"/>
        </w:rPr>
        <w:t xml:space="preserve"> och</w:t>
      </w:r>
      <w:r>
        <w:rPr>
          <w:rFonts w:ascii="Verdana" w:eastAsia="Times New Roman" w:hAnsi="Verdana" w:cs="Times New Roman"/>
          <w:color w:val="000000"/>
          <w:sz w:val="22"/>
          <w:szCs w:val="22"/>
        </w:rPr>
        <w:t xml:space="preserve"> 2b, och medelvärdet från ATM som redogjordes i texten. Alla dessa fel h</w:t>
      </w:r>
      <w:r w:rsidR="00042727">
        <w:rPr>
          <w:rFonts w:ascii="Verdana" w:eastAsia="Times New Roman" w:hAnsi="Verdana" w:cs="Times New Roman"/>
          <w:color w:val="000000"/>
          <w:sz w:val="22"/>
          <w:szCs w:val="22"/>
        </w:rPr>
        <w:t xml:space="preserve">ar nu blivit fixade. Slutsatserna som dras i uppsatsen är därmed oförändrade. </w:t>
      </w:r>
    </w:p>
    <w:p w14:paraId="57CC80BD" w14:textId="0FC0C2AF" w:rsidR="003A461A" w:rsidRDefault="00D2419A"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 </w:t>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ECC2" w15:done="0"/>
  <w15:commentEx w15:paraId="02CE1B08" w15:done="0"/>
  <w15:commentEx w15:paraId="7933BD3A" w15:done="0"/>
  <w15:commentEx w15:paraId="63B8A314" w15:done="0"/>
  <w15:commentEx w15:paraId="14373A9E" w15:done="0"/>
  <w15:commentEx w15:paraId="243DFA82" w15:done="0"/>
  <w15:commentEx w15:paraId="4E23F1FC" w15:done="0"/>
  <w15:commentEx w15:paraId="2085D9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37A14"/>
    <w:rsid w:val="00041759"/>
    <w:rsid w:val="00042727"/>
    <w:rsid w:val="0006082D"/>
    <w:rsid w:val="0009340F"/>
    <w:rsid w:val="000B7E15"/>
    <w:rsid w:val="000E2F69"/>
    <w:rsid w:val="00107CC9"/>
    <w:rsid w:val="00112DA7"/>
    <w:rsid w:val="001716E0"/>
    <w:rsid w:val="001E0AF7"/>
    <w:rsid w:val="002257D9"/>
    <w:rsid w:val="00252D86"/>
    <w:rsid w:val="00256891"/>
    <w:rsid w:val="00267DC4"/>
    <w:rsid w:val="002763C1"/>
    <w:rsid w:val="002F7B8F"/>
    <w:rsid w:val="0031090D"/>
    <w:rsid w:val="00345685"/>
    <w:rsid w:val="00375C22"/>
    <w:rsid w:val="003903B6"/>
    <w:rsid w:val="003A461A"/>
    <w:rsid w:val="003B2223"/>
    <w:rsid w:val="003B3C50"/>
    <w:rsid w:val="003C4B8E"/>
    <w:rsid w:val="003E7DA7"/>
    <w:rsid w:val="0042489E"/>
    <w:rsid w:val="00443703"/>
    <w:rsid w:val="00453D7C"/>
    <w:rsid w:val="00471481"/>
    <w:rsid w:val="004B63DD"/>
    <w:rsid w:val="00523684"/>
    <w:rsid w:val="0057651D"/>
    <w:rsid w:val="005959DD"/>
    <w:rsid w:val="005A1F67"/>
    <w:rsid w:val="005C2923"/>
    <w:rsid w:val="005C2B6C"/>
    <w:rsid w:val="005D4A03"/>
    <w:rsid w:val="005E3847"/>
    <w:rsid w:val="00626B51"/>
    <w:rsid w:val="006418C3"/>
    <w:rsid w:val="006623D3"/>
    <w:rsid w:val="006906DB"/>
    <w:rsid w:val="006A0543"/>
    <w:rsid w:val="006A16F1"/>
    <w:rsid w:val="006A36A3"/>
    <w:rsid w:val="006A610C"/>
    <w:rsid w:val="006F5581"/>
    <w:rsid w:val="007053BF"/>
    <w:rsid w:val="00725B83"/>
    <w:rsid w:val="00795B65"/>
    <w:rsid w:val="007D51A2"/>
    <w:rsid w:val="007D6A7B"/>
    <w:rsid w:val="007E4A5E"/>
    <w:rsid w:val="007E610D"/>
    <w:rsid w:val="00827942"/>
    <w:rsid w:val="00835320"/>
    <w:rsid w:val="008632CC"/>
    <w:rsid w:val="00871890"/>
    <w:rsid w:val="00887C1A"/>
    <w:rsid w:val="008D12EB"/>
    <w:rsid w:val="008D6B31"/>
    <w:rsid w:val="008D71DD"/>
    <w:rsid w:val="008F63C6"/>
    <w:rsid w:val="00975781"/>
    <w:rsid w:val="009B0723"/>
    <w:rsid w:val="009E5A53"/>
    <w:rsid w:val="009F79A7"/>
    <w:rsid w:val="00A20A87"/>
    <w:rsid w:val="00A23C66"/>
    <w:rsid w:val="00A36D45"/>
    <w:rsid w:val="00A97EBB"/>
    <w:rsid w:val="00AD3E01"/>
    <w:rsid w:val="00B07B45"/>
    <w:rsid w:val="00B350CB"/>
    <w:rsid w:val="00B63E4C"/>
    <w:rsid w:val="00B81998"/>
    <w:rsid w:val="00BF381A"/>
    <w:rsid w:val="00C5208C"/>
    <w:rsid w:val="00C54061"/>
    <w:rsid w:val="00C55E5F"/>
    <w:rsid w:val="00C80673"/>
    <w:rsid w:val="00CE718E"/>
    <w:rsid w:val="00D2419A"/>
    <w:rsid w:val="00D769EC"/>
    <w:rsid w:val="00DA652E"/>
    <w:rsid w:val="00DE16D9"/>
    <w:rsid w:val="00E07CBB"/>
    <w:rsid w:val="00E13289"/>
    <w:rsid w:val="00E334E5"/>
    <w:rsid w:val="00E70709"/>
    <w:rsid w:val="00EA5FC2"/>
    <w:rsid w:val="00EA6412"/>
    <w:rsid w:val="00EB2A08"/>
    <w:rsid w:val="00EB3014"/>
    <w:rsid w:val="00F416EE"/>
    <w:rsid w:val="00F53EB6"/>
    <w:rsid w:val="00F57941"/>
    <w:rsid w:val="00F61367"/>
    <w:rsid w:val="00F672B0"/>
    <w:rsid w:val="00F87D30"/>
    <w:rsid w:val="00F914DC"/>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TotalTime>
  <Pages>4</Pages>
  <Words>2244</Words>
  <Characters>11894</Characters>
  <Application>Microsoft Macintosh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35</cp:revision>
  <dcterms:created xsi:type="dcterms:W3CDTF">2019-02-25T16:00:00Z</dcterms:created>
  <dcterms:modified xsi:type="dcterms:W3CDTF">2019-02-27T20:32:00Z</dcterms:modified>
</cp:coreProperties>
</file>